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210CBF3D" w14:textId="77777777" w:rsidR="00B6484E" w:rsidRDefault="00B6484E" w:rsidP="00B6484E">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r w:rsidR="009C09CC">
        <w:t xml:space="preserve">Banerje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Banerje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Banerje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lado </w:t>
      </w:r>
      <w:r w:rsidR="0032328A">
        <w:t xml:space="preserve">se </w:t>
      </w:r>
      <w:r w:rsidR="009A6EDD">
        <w:t>evaluaron</w:t>
      </w:r>
      <w:r w:rsidR="00C56560">
        <w:t xml:space="preserve"> algoritmos </w:t>
      </w:r>
      <w:r w:rsidR="002606F7">
        <w:t>como arboles de decisión, random forest</w:t>
      </w:r>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r w:rsidR="0016350F">
        <w:t>tambien</w:t>
      </w:r>
      <w:r w:rsidR="00E42001">
        <w:t>,</w:t>
      </w:r>
      <w:r w:rsidR="00FA0176">
        <w:t xml:space="preserve"> se encontró que los algoritmos de boosting </w:t>
      </w:r>
      <w:r w:rsidR="00166130">
        <w:t xml:space="preserve">y random forest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r w:rsidR="00EE4F3D">
        <w:t xml:space="preserve">crisp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graph transformer,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r w:rsidR="009C09CC" w:rsidRPr="00E54B8A">
        <w:rPr>
          <w:color w:val="000000" w:themeColor="text1"/>
        </w:rPr>
        <w:t xml:space="preserve">Wolter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learning.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r w:rsidRPr="00E54B8A">
        <w:rPr>
          <w:color w:val="000000" w:themeColor="text1"/>
        </w:rPr>
        <w:t xml:space="preserve">Wolter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one hot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r w:rsidR="009C09CC">
        <w:t xml:space="preserve">Maiti et al. (2014) </w:t>
      </w:r>
      <w:r>
        <w:t>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trafico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Maiti et al. (2014) </w:t>
      </w:r>
      <w:r w:rsidR="008668EF">
        <w:t xml:space="preserve">utiliza varios enfoques de machine learning como redes neuronales y maquinas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machine learning</w:t>
      </w:r>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logística, siendo modelos como ra</w:t>
      </w:r>
      <w:r w:rsidR="00EF4FB2">
        <w:t xml:space="preserve">ndom forest, arima, redes neuronales y técnicas de optimización </w:t>
      </w:r>
      <w:r w:rsidR="00BA70BE">
        <w:t xml:space="preserve">dimensional lo mas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End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 xml:space="preserve">ARIMA combina componentes </w:t>
      </w:r>
      <w:r w:rsidR="00EB6629">
        <w:t>de autoregresión</w:t>
      </w:r>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Banerjee et al. (2015)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36FF55AD" w:rsidR="008F2919" w:rsidRDefault="00763374" w:rsidP="00717FFC">
      <w:pPr>
        <w:pStyle w:val="Textoindependiente"/>
        <w:spacing w:line="276" w:lineRule="auto"/>
        <w:ind w:left="820" w:right="128"/>
        <w:jc w:val="both"/>
      </w:pPr>
      <w:r>
        <w:t xml:space="preserve">Random </w:t>
      </w:r>
      <w:r w:rsidR="007268D1">
        <w:t xml:space="preserve">forest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predictiva y reduce el riesgo </w:t>
      </w:r>
      <w:sdt>
        <w:sdtPr>
          <w:id w:val="1701590681"/>
          <w:citation/>
        </w:sdtPr>
        <w:sdtEnd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35A05576" w:rsidR="008F2919" w:rsidRDefault="001A7074" w:rsidP="00235E50">
      <w:pPr>
        <w:pStyle w:val="Textoindependiente"/>
        <w:spacing w:line="276" w:lineRule="auto"/>
        <w:ind w:left="820" w:right="128"/>
        <w:jc w:val="both"/>
      </w:pPr>
      <w:r>
        <w:t xml:space="preserve">El documento Steinberg et al. (2023) </w:t>
      </w:r>
      <w:r w:rsidR="00B7696A">
        <w:t xml:space="preserve">propone predecir retrasos de proveedores en </w:t>
      </w:r>
      <w:r w:rsidR="001B3969">
        <w:t>l</w:t>
      </w:r>
      <w:r w:rsidR="00B7696A">
        <w:t>a caden</w:t>
      </w:r>
      <w:r w:rsidR="0074543D">
        <w:t xml:space="preserve">a de suministro en entornos de baja demanda y alta variabilidad </w:t>
      </w:r>
      <w:r w:rsidR="005A2B72">
        <w:t xml:space="preserve">por lo que </w:t>
      </w:r>
      <w:r w:rsidR="005A2B72">
        <w:lastRenderedPageBreak/>
        <w:t>utiliza el algoritmo de random forest</w:t>
      </w:r>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random forest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End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0E59D952" w14:textId="77777777" w:rsidR="00EA6CDB" w:rsidRDefault="00EA6CDB" w:rsidP="00692621">
      <w:pPr>
        <w:pStyle w:val="Textoindependiente"/>
        <w:spacing w:line="276" w:lineRule="auto"/>
        <w:ind w:right="128"/>
        <w:jc w:val="both"/>
      </w:pPr>
    </w:p>
    <w:p w14:paraId="297F0C1E" w14:textId="5DD8B9E4" w:rsidR="00EA6CDB" w:rsidRDefault="00EA6CDB" w:rsidP="00235E50">
      <w:pPr>
        <w:pStyle w:val="Textoindependiente"/>
        <w:spacing w:line="276" w:lineRule="auto"/>
        <w:ind w:left="820" w:right="128"/>
        <w:jc w:val="both"/>
      </w:pPr>
      <w:r>
        <w:t>Las redes neuronales artificiales ANN son ampliamente utilizadas en proyectos que requieren la detección de patrones no lineales complejos en los datos</w:t>
      </w:r>
      <w:r w:rsidR="00692621">
        <w:t xml:space="preserve">, dado que las ANN tienen la capacidad de aprender de ejemplos históricos, lo que resulta útil en situaciones con alta variabilidad </w:t>
      </w:r>
      <w:sdt>
        <w:sdtPr>
          <w:id w:val="161679604"/>
          <w:citation/>
        </w:sdtPr>
        <w:sdtEndPr/>
        <w:sdtContent>
          <w:r w:rsidR="00692621">
            <w:fldChar w:fldCharType="begin"/>
          </w:r>
          <w:r w:rsidR="00692621">
            <w:instrText xml:space="preserve"> CITATION Ben16 \l 3082 </w:instrText>
          </w:r>
          <w:r w:rsidR="00692621">
            <w:fldChar w:fldCharType="separate"/>
          </w:r>
          <w:r w:rsidR="00692621">
            <w:rPr>
              <w:noProof/>
            </w:rPr>
            <w:t>(Bengio &amp; Courville, 2016)</w:t>
          </w:r>
          <w:r w:rsidR="00692621">
            <w:fldChar w:fldCharType="end"/>
          </w:r>
        </w:sdtContent>
      </w:sdt>
      <w:r w:rsidR="00692621">
        <w:t>.</w:t>
      </w:r>
    </w:p>
    <w:p w14:paraId="03BF9D8C" w14:textId="77777777" w:rsidR="00475AEC" w:rsidRDefault="00475AEC" w:rsidP="002122F5">
      <w:pPr>
        <w:pStyle w:val="Textoindependiente"/>
        <w:spacing w:line="276" w:lineRule="auto"/>
        <w:ind w:right="128"/>
        <w:jc w:val="both"/>
      </w:pPr>
    </w:p>
    <w:p w14:paraId="0ABEC93C" w14:textId="77777777" w:rsidR="00E725A8" w:rsidRDefault="00475AEC" w:rsidP="00235E50">
      <w:pPr>
        <w:pStyle w:val="Textoindependiente"/>
        <w:spacing w:line="276" w:lineRule="auto"/>
        <w:ind w:left="820" w:right="128"/>
        <w:jc w:val="both"/>
      </w:pPr>
      <w:r>
        <w:t>En los documentos revisados</w:t>
      </w:r>
      <w:r w:rsidR="00E725A8">
        <w:t>, varios estudios exploran el uso de redes neuronales para mejorar la predicción de tiempos de entrega en la cadena de suministros. En el documento de Steinberg et al. (2023), las redes neuronales se emplean para prever retrasos en los proveedores, mostrando ser útiles en el análisis detallado de los tiempos de entrega.</w:t>
      </w:r>
    </w:p>
    <w:p w14:paraId="6E57EB9B" w14:textId="77777777" w:rsidR="00E725A8" w:rsidRDefault="00E725A8" w:rsidP="00235E50">
      <w:pPr>
        <w:pStyle w:val="Textoindependiente"/>
        <w:spacing w:line="276" w:lineRule="auto"/>
        <w:ind w:left="820" w:right="128"/>
        <w:jc w:val="both"/>
      </w:pPr>
    </w:p>
    <w:p w14:paraId="042B9166" w14:textId="2F20B225" w:rsidR="00475AEC" w:rsidRDefault="00E725A8" w:rsidP="00235E50">
      <w:pPr>
        <w:pStyle w:val="Textoindependiente"/>
        <w:spacing w:line="276" w:lineRule="auto"/>
        <w:ind w:left="820" w:right="128"/>
        <w:jc w:val="both"/>
        <w:rPr>
          <w:color w:val="000000" w:themeColor="text1"/>
        </w:rPr>
      </w:pPr>
      <w:r>
        <w:t xml:space="preserve">Por su parte </w:t>
      </w:r>
      <w:r w:rsidRPr="00E54B8A">
        <w:rPr>
          <w:color w:val="000000" w:themeColor="text1"/>
        </w:rPr>
        <w:t>Wolter y Hanne (2024)</w:t>
      </w:r>
      <w:r>
        <w:rPr>
          <w:color w:val="000000" w:themeColor="text1"/>
        </w:rPr>
        <w:t xml:space="preserve"> implementaron un modelo </w:t>
      </w:r>
      <w:r w:rsidR="002122F5">
        <w:rPr>
          <w:color w:val="000000" w:themeColor="text1"/>
        </w:rPr>
        <w:t>de RNN para predecir tiempos de entrega en servicios a domicilios, logrando predicciones de tiempos de entrega y de servicios, sin embargo, estos autores mencionan desafíos como el alto costo computacional y la necesidad de grandes volúmenes de datos para optimizar el rendimiento del modelo.</w:t>
      </w:r>
    </w:p>
    <w:p w14:paraId="39D34C3B" w14:textId="77777777" w:rsidR="002122F5" w:rsidRDefault="002122F5" w:rsidP="00235E50">
      <w:pPr>
        <w:pStyle w:val="Textoindependiente"/>
        <w:spacing w:line="276" w:lineRule="auto"/>
        <w:ind w:left="820" w:right="128"/>
        <w:jc w:val="both"/>
        <w:rPr>
          <w:color w:val="000000" w:themeColor="text1"/>
        </w:rPr>
      </w:pPr>
    </w:p>
    <w:p w14:paraId="1C6A1F62" w14:textId="727913FD" w:rsidR="002122F5" w:rsidRDefault="002122F5" w:rsidP="00235E50">
      <w:pPr>
        <w:pStyle w:val="Textoindependiente"/>
        <w:spacing w:line="276" w:lineRule="auto"/>
        <w:ind w:left="820" w:right="128"/>
        <w:jc w:val="both"/>
      </w:pPr>
      <w:r>
        <w:rPr>
          <w:color w:val="000000" w:themeColor="text1"/>
        </w:rPr>
        <w:t xml:space="preserve">También, en el estudio </w:t>
      </w:r>
      <w:r>
        <w:t>Maiti et al. (2014), las redes neuronales se aplican para prever tiempos de llegada de buses en tiempo real, demostrando una notable capacidad para adaptarse a variables dinámicas de tráfico, distancia y velocidad. No obstante, el documento resalta una limitación y es la complejidad de interpretar los resultados debido a las capaz internas de las redes neuronale</w:t>
      </w:r>
      <w:r w:rsidR="003D0729">
        <w:t>s</w:t>
      </w:r>
      <w:r>
        <w:t>.</w:t>
      </w:r>
    </w:p>
    <w:p w14:paraId="0FEC2356" w14:textId="77777777" w:rsidR="00B6484E" w:rsidRDefault="00B6484E" w:rsidP="00235E50">
      <w:pPr>
        <w:pStyle w:val="Textoindependiente"/>
        <w:spacing w:line="276" w:lineRule="auto"/>
        <w:ind w:left="820" w:right="128"/>
        <w:jc w:val="both"/>
      </w:pPr>
    </w:p>
    <w:p w14:paraId="33034CEF" w14:textId="5275C530" w:rsidR="00B6484E" w:rsidRDefault="00B6484E" w:rsidP="00235E50">
      <w:pPr>
        <w:pStyle w:val="Textoindependiente"/>
        <w:spacing w:line="276" w:lineRule="auto"/>
        <w:ind w:left="820" w:right="128"/>
        <w:jc w:val="both"/>
        <w:rPr>
          <w:color w:val="000000" w:themeColor="text1"/>
        </w:rPr>
      </w:pPr>
      <w:r>
        <w:rPr>
          <w:color w:val="000000" w:themeColor="text1"/>
        </w:rPr>
        <w:t xml:space="preserve">Consideramos que los modelos RNN ofrecen una gran ventaja en proyectos como el planteado, que busca predecir los tiempos de entrega, la capacidad de estos modelos para detectar patrones no lineales, sin </w:t>
      </w:r>
      <w:r w:rsidR="0029627C">
        <w:rPr>
          <w:color w:val="000000" w:themeColor="text1"/>
        </w:rPr>
        <w:t>embargo,</w:t>
      </w:r>
      <w:r>
        <w:rPr>
          <w:color w:val="000000" w:themeColor="text1"/>
        </w:rPr>
        <w:t xml:space="preserve"> se debe revisar si el volumen de datos es </w:t>
      </w:r>
      <w:r w:rsidR="0029627C">
        <w:rPr>
          <w:color w:val="000000" w:themeColor="text1"/>
        </w:rPr>
        <w:t>suficiente</w:t>
      </w:r>
      <w:r>
        <w:rPr>
          <w:color w:val="000000" w:themeColor="text1"/>
        </w:rPr>
        <w:t>.</w:t>
      </w:r>
    </w:p>
    <w:p w14:paraId="059F5A14" w14:textId="77777777" w:rsidR="0029627C" w:rsidRDefault="0029627C" w:rsidP="00235E50">
      <w:pPr>
        <w:pStyle w:val="Textoindependiente"/>
        <w:spacing w:line="276" w:lineRule="auto"/>
        <w:ind w:left="820" w:right="128"/>
        <w:jc w:val="both"/>
        <w:rPr>
          <w:color w:val="000000" w:themeColor="text1"/>
        </w:rPr>
      </w:pPr>
    </w:p>
    <w:p w14:paraId="715556AA" w14:textId="43F10CBA" w:rsidR="00032A2E" w:rsidRDefault="0029627C" w:rsidP="00235E50">
      <w:pPr>
        <w:pStyle w:val="Textoindependiente"/>
        <w:spacing w:line="276" w:lineRule="auto"/>
        <w:ind w:left="820" w:right="128"/>
        <w:jc w:val="both"/>
        <w:rPr>
          <w:color w:val="000000" w:themeColor="text1"/>
        </w:rPr>
      </w:pPr>
      <w:r w:rsidRPr="00731FD9">
        <w:t xml:space="preserve">Las </w:t>
      </w:r>
      <w:r w:rsidR="00D405CD" w:rsidRPr="00731FD9">
        <w:t>máquinas</w:t>
      </w:r>
      <w:r w:rsidRPr="00731FD9">
        <w:t xml:space="preserve"> de soporte vectorial </w:t>
      </w:r>
      <w:r w:rsidR="00FC579F" w:rsidRPr="00731FD9">
        <w:t xml:space="preserve">son especialmente </w:t>
      </w:r>
      <w:r w:rsidR="00FC579F">
        <w:rPr>
          <w:color w:val="000000" w:themeColor="text1"/>
        </w:rPr>
        <w:t xml:space="preserve">útiles en problemas de clasificación y muestran robustez ante conjuntos de datos con ruidos, ayudando a minimizar el efecto de variables aleatorias, además, al enfocarse solo en puntos de datos </w:t>
      </w:r>
      <w:r w:rsidR="00D405CD">
        <w:rPr>
          <w:color w:val="000000" w:themeColor="text1"/>
        </w:rPr>
        <w:t>más</w:t>
      </w:r>
      <w:r w:rsidR="00FC579F">
        <w:rPr>
          <w:color w:val="000000" w:themeColor="text1"/>
        </w:rPr>
        <w:t xml:space="preserve"> relevantes los modelos SVM logran una alta precisión con tamaños de datos moderados </w:t>
      </w:r>
      <w:sdt>
        <w:sdtPr>
          <w:rPr>
            <w:color w:val="000000" w:themeColor="text1"/>
          </w:rPr>
          <w:id w:val="-1770225131"/>
          <w:citation/>
        </w:sdtPr>
        <w:sdtEndPr/>
        <w:sdtContent>
          <w:r w:rsidR="00C4542B">
            <w:rPr>
              <w:color w:val="000000" w:themeColor="text1"/>
            </w:rPr>
            <w:fldChar w:fldCharType="begin"/>
          </w:r>
          <w:r w:rsidR="00C4542B">
            <w:rPr>
              <w:color w:val="000000" w:themeColor="text1"/>
            </w:rPr>
            <w:instrText xml:space="preserve"> CITATION Has09 \l 3082 </w:instrText>
          </w:r>
          <w:r w:rsidR="00C4542B">
            <w:rPr>
              <w:color w:val="000000" w:themeColor="text1"/>
            </w:rPr>
            <w:fldChar w:fldCharType="separate"/>
          </w:r>
          <w:r w:rsidR="00C4542B" w:rsidRPr="00C4542B">
            <w:rPr>
              <w:noProof/>
              <w:color w:val="000000" w:themeColor="text1"/>
            </w:rPr>
            <w:t>(Hastie, Tibshirani, &amp; Friedman, 2009)</w:t>
          </w:r>
          <w:r w:rsidR="00C4542B">
            <w:rPr>
              <w:color w:val="000000" w:themeColor="text1"/>
            </w:rPr>
            <w:fldChar w:fldCharType="end"/>
          </w:r>
        </w:sdtContent>
      </w:sdt>
    </w:p>
    <w:p w14:paraId="1B3980CE" w14:textId="77777777" w:rsidR="00731FD9" w:rsidRDefault="00731FD9" w:rsidP="00235E50">
      <w:pPr>
        <w:pStyle w:val="Textoindependiente"/>
        <w:spacing w:line="276" w:lineRule="auto"/>
        <w:ind w:left="820" w:right="128"/>
        <w:jc w:val="both"/>
        <w:rPr>
          <w:color w:val="000000" w:themeColor="text1"/>
        </w:rPr>
      </w:pPr>
    </w:p>
    <w:p w14:paraId="0CAC0A64" w14:textId="77777777" w:rsidR="0089318F" w:rsidRDefault="00731FD9" w:rsidP="00235E50">
      <w:pPr>
        <w:pStyle w:val="Textoindependiente"/>
        <w:spacing w:line="276" w:lineRule="auto"/>
        <w:ind w:left="820" w:right="128"/>
        <w:jc w:val="both"/>
      </w:pPr>
      <w:r>
        <w:rPr>
          <w:color w:val="000000" w:themeColor="text1"/>
        </w:rPr>
        <w:t xml:space="preserve">El estudio de </w:t>
      </w:r>
      <w:r>
        <w:t>Maiti et al. (2014)</w:t>
      </w:r>
      <w:r w:rsidR="00D368BB">
        <w:t xml:space="preserve"> emplea los modelos de SVM para abordar la variabilidad de los datos de tránsito y tráfico. Esta investigación muestra que los modelos SVM </w:t>
      </w:r>
      <w:r w:rsidR="00845AAD">
        <w:t>ofrecen una alternativa en situaciones de clasificación precisa con acceso de datos limitados</w:t>
      </w:r>
      <w:r w:rsidR="0089318F">
        <w:t>.</w:t>
      </w:r>
    </w:p>
    <w:p w14:paraId="7EDD8428" w14:textId="77777777" w:rsidR="0089318F" w:rsidRDefault="0089318F" w:rsidP="00235E50">
      <w:pPr>
        <w:pStyle w:val="Textoindependiente"/>
        <w:spacing w:line="276" w:lineRule="auto"/>
        <w:ind w:left="820" w:right="128"/>
        <w:jc w:val="both"/>
      </w:pPr>
    </w:p>
    <w:p w14:paraId="49B0A585" w14:textId="70FC5356" w:rsidR="00731FD9" w:rsidRDefault="007331BB" w:rsidP="005471C0">
      <w:pPr>
        <w:pStyle w:val="Textoindependiente"/>
        <w:spacing w:line="276" w:lineRule="auto"/>
        <w:ind w:left="720" w:right="128"/>
        <w:jc w:val="both"/>
      </w:pPr>
      <w:r>
        <w:t>A partir de la revisión</w:t>
      </w:r>
      <w:r w:rsidR="00DC0F66">
        <w:t xml:space="preserve">, </w:t>
      </w:r>
      <w:r w:rsidR="004827A7">
        <w:t xml:space="preserve">consideramos que es </w:t>
      </w:r>
      <w:r w:rsidR="00DC0F66">
        <w:t>importante considerar explorar en el proyecto el modelo SVM</w:t>
      </w:r>
      <w:r w:rsidR="005471C0">
        <w:t xml:space="preserve">, el cual </w:t>
      </w:r>
      <w:r w:rsidR="007C4407">
        <w:t xml:space="preserve">puede lograr alta precisión </w:t>
      </w:r>
      <w:r w:rsidR="001503D5">
        <w:t>y robustez ante conjunto</w:t>
      </w:r>
      <w:r w:rsidR="00D86DAD">
        <w:t xml:space="preserve">s </w:t>
      </w:r>
      <w:r w:rsidR="001503D5">
        <w:t xml:space="preserve">de datos con </w:t>
      </w:r>
      <w:r w:rsidR="00DD670D">
        <w:t>alta variabilidad,</w:t>
      </w:r>
      <w:r w:rsidR="00D5686B">
        <w:t xml:space="preserve"> lo cual es común en la cadena de suministro,</w:t>
      </w:r>
      <w:r w:rsidR="00DD670D">
        <w:t xml:space="preserve"> así mismo ha mostrado ser eficaz </w:t>
      </w:r>
      <w:r w:rsidR="00955A57">
        <w:t xml:space="preserve">en objetivos </w:t>
      </w:r>
      <w:r w:rsidR="00FC5C0C">
        <w:t xml:space="preserve">de clasificación de categorías, el cual puede </w:t>
      </w:r>
      <w:r w:rsidR="004A3598">
        <w:t>ser útil a la hora de categorizar el riesgo de retraso de un proveedor</w:t>
      </w:r>
      <w:r w:rsidR="006E6963">
        <w:t xml:space="preserve">, y finalmente </w:t>
      </w:r>
      <w:r w:rsidR="00EC776D">
        <w:t>se puede aprovechar la capacidad de procesamiento de datos con tamaño moderado</w:t>
      </w:r>
      <w:r w:rsidR="00481337">
        <w:t xml:space="preserve"> lo cual </w:t>
      </w:r>
      <w:r w:rsidR="00481337">
        <w:lastRenderedPageBreak/>
        <w:t>reduce la necesidad de infraestructura extensa.</w:t>
      </w:r>
    </w:p>
    <w:p w14:paraId="6126D89A" w14:textId="77777777" w:rsidR="00A15C6C" w:rsidRDefault="00A15C6C" w:rsidP="005471C0">
      <w:pPr>
        <w:pStyle w:val="Textoindependiente"/>
        <w:spacing w:line="276" w:lineRule="auto"/>
        <w:ind w:left="720" w:right="128"/>
        <w:jc w:val="both"/>
      </w:pPr>
    </w:p>
    <w:p w14:paraId="6B070E8D" w14:textId="3F2E86DB" w:rsidR="00A15C6C" w:rsidRDefault="00D12B8C" w:rsidP="005471C0">
      <w:pPr>
        <w:pStyle w:val="Textoindependiente"/>
        <w:spacing w:line="276" w:lineRule="auto"/>
        <w:ind w:left="720" w:right="128"/>
        <w:jc w:val="both"/>
      </w:pPr>
      <w:r>
        <w:t xml:space="preserve">También se ha hecho una revisión del banco de proyecto de la universidad de Antioquia con el fin de encontrar </w:t>
      </w:r>
      <w:r w:rsidR="00FA0505">
        <w:t xml:space="preserve">proyecto con objetivos similares al </w:t>
      </w:r>
      <w:r w:rsidR="00DB6990">
        <w:t xml:space="preserve">de la monografía, uno de los proyecto </w:t>
      </w:r>
      <w:r w:rsidR="00B3152F">
        <w:t>más</w:t>
      </w:r>
      <w:r w:rsidR="00DB6990">
        <w:t xml:space="preserve"> relevantes es </w:t>
      </w:r>
      <w:r w:rsidR="00D2519A" w:rsidRPr="00D2519A">
        <w:t>Predicción de Cumplimiento de Entrega de Pedidos Farmacéuticos</w:t>
      </w:r>
      <w:r w:rsidR="00D2519A">
        <w:t xml:space="preserve"> realizado por </w:t>
      </w:r>
      <w:sdt>
        <w:sdtPr>
          <w:id w:val="32698124"/>
          <w:citation/>
        </w:sdtPr>
        <w:sdtContent>
          <w:r w:rsidR="00B3152F">
            <w:fldChar w:fldCharType="begin"/>
          </w:r>
          <w:r w:rsidR="00B3152F">
            <w:instrText xml:space="preserve"> CITATION Mon22 \l 3082 </w:instrText>
          </w:r>
          <w:r w:rsidR="00B3152F">
            <w:fldChar w:fldCharType="separate"/>
          </w:r>
          <w:r w:rsidR="00B3152F">
            <w:rPr>
              <w:noProof/>
            </w:rPr>
            <w:t>(Montoya Escobar, 2022)</w:t>
          </w:r>
          <w:r w:rsidR="00B3152F">
            <w:fldChar w:fldCharType="end"/>
          </w:r>
        </w:sdtContent>
      </w:sdt>
      <w:r w:rsidR="00475201">
        <w:t xml:space="preserve">, </w:t>
      </w:r>
      <w:r w:rsidR="005014BA">
        <w:t xml:space="preserve">el proyecto </w:t>
      </w:r>
      <w:r w:rsidR="00A72AB8">
        <w:t xml:space="preserve">examina el problema </w:t>
      </w:r>
      <w:r w:rsidR="00DB5D5F">
        <w:t>de incumplimiento en la entrega de pedidos farmacéuticos</w:t>
      </w:r>
      <w:r w:rsidR="00335F32">
        <w:t xml:space="preserve"> a los </w:t>
      </w:r>
      <w:r w:rsidR="00E0639E">
        <w:t>pacientes</w:t>
      </w:r>
      <w:r w:rsidR="00DB5D5F">
        <w:t xml:space="preserve">, aspecto critico </w:t>
      </w:r>
      <w:r w:rsidR="00EF2667">
        <w:t xml:space="preserve">que afecta la adherencia terapéutica de los pacientes </w:t>
      </w:r>
      <w:r w:rsidR="005C72A2">
        <w:t xml:space="preserve">en Antioquia. Para abordar </w:t>
      </w:r>
      <w:r w:rsidR="00FE29DF">
        <w:t>este desafío</w:t>
      </w:r>
      <w:r w:rsidR="00CE4BAD">
        <w:t>, se</w:t>
      </w:r>
      <w:r w:rsidR="00071992">
        <w:t xml:space="preserve"> desarrollaron modelos de machine learning que clasifican </w:t>
      </w:r>
      <w:r w:rsidR="002C37C5">
        <w:t xml:space="preserve">los pedidos </w:t>
      </w:r>
      <w:r w:rsidR="00B972A6">
        <w:t>en función de su probabilidad de cumplimiento</w:t>
      </w:r>
      <w:r w:rsidR="00C040E9">
        <w:t xml:space="preserve"> y así mejorar en la eficiencia de entregas de medicamentos</w:t>
      </w:r>
      <w:r w:rsidR="00B972A6">
        <w:t xml:space="preserve">, </w:t>
      </w:r>
      <w:r w:rsidR="002D4741">
        <w:t>alguno de los modelos empleados incluye</w:t>
      </w:r>
      <w:r w:rsidR="007918E2">
        <w:t>, regresión logística</w:t>
      </w:r>
      <w:r w:rsidR="00700E22">
        <w:t xml:space="preserve"> evaluando probabilidades de resultados binarios</w:t>
      </w:r>
      <w:r w:rsidR="00FE10A8">
        <w:t xml:space="preserve">, random forest </w:t>
      </w:r>
      <w:r w:rsidR="00997B3D">
        <w:t xml:space="preserve">destacado en este caso por su precisión y estabilidad </w:t>
      </w:r>
      <w:r w:rsidR="000F2CB6">
        <w:t>logrando buenos resultados</w:t>
      </w:r>
      <w:r w:rsidR="001667F2">
        <w:t>, también maquinas de soporte vectorial</w:t>
      </w:r>
      <w:r w:rsidR="00962FB0">
        <w:t xml:space="preserve"> y naive bayes</w:t>
      </w:r>
      <w:r w:rsidR="00892066">
        <w:t xml:space="preserve"> los modelos implementados se basan </w:t>
      </w:r>
      <w:r w:rsidR="009B091E">
        <w:t>en algoritmo de clasificacion</w:t>
      </w:r>
      <w:r w:rsidR="00F1624C">
        <w:t>.</w:t>
      </w:r>
    </w:p>
    <w:p w14:paraId="6D967A1A" w14:textId="58F59654" w:rsidR="00F1624C" w:rsidRDefault="00F1624C" w:rsidP="005471C0">
      <w:pPr>
        <w:pStyle w:val="Textoindependiente"/>
        <w:spacing w:line="276" w:lineRule="auto"/>
        <w:ind w:left="720" w:right="128"/>
        <w:jc w:val="both"/>
      </w:pPr>
    </w:p>
    <w:p w14:paraId="50E7186C" w14:textId="3E27E3F7" w:rsidR="00F1624C" w:rsidRDefault="002E0678" w:rsidP="005471C0">
      <w:pPr>
        <w:pStyle w:val="Textoindependiente"/>
        <w:spacing w:line="276" w:lineRule="auto"/>
        <w:ind w:left="720" w:right="128"/>
        <w:jc w:val="both"/>
      </w:pPr>
      <w:r>
        <w:t>En cuanto a la trasformación de los datos</w:t>
      </w:r>
      <w:r w:rsidR="0036650E">
        <w:t xml:space="preserve"> el proyecto </w:t>
      </w:r>
      <w:sdt>
        <w:sdtPr>
          <w:id w:val="1952117803"/>
          <w:citation/>
        </w:sdtPr>
        <w:sdtContent>
          <w:r w:rsidR="0036650E">
            <w:fldChar w:fldCharType="begin"/>
          </w:r>
          <w:r w:rsidR="0036650E">
            <w:instrText xml:space="preserve"> CITATION Mon22 \l 3082 </w:instrText>
          </w:r>
          <w:r w:rsidR="0036650E">
            <w:fldChar w:fldCharType="separate"/>
          </w:r>
          <w:r w:rsidR="0036650E">
            <w:rPr>
              <w:noProof/>
            </w:rPr>
            <w:t>(Montoya Escobar, 2022)</w:t>
          </w:r>
          <w:r w:rsidR="0036650E">
            <w:fldChar w:fldCharType="end"/>
          </w:r>
        </w:sdtContent>
      </w:sdt>
      <w:r w:rsidR="0036650E">
        <w:t xml:space="preserve"> </w:t>
      </w:r>
      <w:r>
        <w:t xml:space="preserve"> </w:t>
      </w:r>
      <w:r w:rsidR="00705F5C">
        <w:t xml:space="preserve">incluye </w:t>
      </w:r>
      <w:r w:rsidR="004654F6">
        <w:t xml:space="preserve">metodologías como procesamiento de datos de limpieza, normalización y balanceo de datos, </w:t>
      </w:r>
      <w:r w:rsidR="00034E1A">
        <w:t xml:space="preserve">también técnicas como one-hot encoding </w:t>
      </w:r>
      <w:r w:rsidR="00A91ACF">
        <w:t>para convertir las variables categorías a numéricas.</w:t>
      </w:r>
    </w:p>
    <w:p w14:paraId="6662BF75" w14:textId="77777777" w:rsidR="00A91ACF" w:rsidRDefault="00A91ACF" w:rsidP="005471C0">
      <w:pPr>
        <w:pStyle w:val="Textoindependiente"/>
        <w:spacing w:line="276" w:lineRule="auto"/>
        <w:ind w:left="720" w:right="128"/>
        <w:jc w:val="both"/>
      </w:pPr>
    </w:p>
    <w:p w14:paraId="1DE34EFF" w14:textId="21E754E0" w:rsidR="009B2D80" w:rsidRDefault="00A91ACF" w:rsidP="008F5746">
      <w:pPr>
        <w:pStyle w:val="Textoindependiente"/>
        <w:spacing w:line="276" w:lineRule="auto"/>
        <w:ind w:left="720" w:right="128"/>
        <w:jc w:val="both"/>
      </w:pPr>
      <w:r>
        <w:t xml:space="preserve">Otra metodología utilizada </w:t>
      </w:r>
      <w:r w:rsidR="0037529D">
        <w:t xml:space="preserve">es el clustering </w:t>
      </w:r>
      <w:r w:rsidR="00C92728">
        <w:t xml:space="preserve">el cual utiliza el k means para agrupar los datos observando patrones en las entregas </w:t>
      </w:r>
      <w:r w:rsidR="000561CF">
        <w:t>que pueden haber influido en el cumplimiento.</w:t>
      </w:r>
      <w:r w:rsidR="001D5E52">
        <w:t xml:space="preserve"> También en entrenamiento y validación los datos se dividieron </w:t>
      </w:r>
      <w:r w:rsidR="00835C3E">
        <w:t>en conjunto de entrenamiento 30-70</w:t>
      </w:r>
      <w:r w:rsidR="00764807">
        <w:t xml:space="preserve"> y se realiza una validación cruzada </w:t>
      </w:r>
      <w:r w:rsidR="00D538FA">
        <w:t>para evitar sobreajuste</w:t>
      </w:r>
      <w:r w:rsidR="003C6B32">
        <w:t>, algunas técnicas de exactitud es la matriz de confusión y la curva roc</w:t>
      </w:r>
      <w:r w:rsidR="008F5746">
        <w:t>, p</w:t>
      </w:r>
      <w:r w:rsidR="0091417C">
        <w:t xml:space="preserve">or </w:t>
      </w:r>
      <w:r w:rsidR="00613AA5">
        <w:t>último,</w:t>
      </w:r>
      <w:r w:rsidR="0091417C">
        <w:t xml:space="preserve"> el random forest fue el </w:t>
      </w:r>
      <w:r w:rsidR="00613AA5">
        <w:t>más</w:t>
      </w:r>
      <w:r w:rsidR="0091417C">
        <w:t xml:space="preserve"> robusto, logrando </w:t>
      </w:r>
      <w:r w:rsidR="00613AA5">
        <w:t>precisión</w:t>
      </w:r>
      <w:r w:rsidR="0017636F">
        <w:t xml:space="preserve"> en la predicción del cumplimiento de pedidos.</w:t>
      </w:r>
    </w:p>
    <w:p w14:paraId="3A9B74F6" w14:textId="77777777" w:rsidR="00582196" w:rsidRDefault="00582196" w:rsidP="008F5746">
      <w:pPr>
        <w:pStyle w:val="Textoindependiente"/>
        <w:spacing w:line="276" w:lineRule="auto"/>
        <w:ind w:left="720" w:right="128"/>
        <w:jc w:val="both"/>
      </w:pPr>
    </w:p>
    <w:p w14:paraId="327ECC3D" w14:textId="3CA9D0D5" w:rsidR="00582196" w:rsidRPr="008F5746" w:rsidRDefault="003C6929" w:rsidP="008F5746">
      <w:pPr>
        <w:pStyle w:val="Textoindependiente"/>
        <w:spacing w:line="276" w:lineRule="auto"/>
        <w:ind w:left="720" w:right="128"/>
        <w:jc w:val="both"/>
      </w:pPr>
      <w:r>
        <w:t>C</w:t>
      </w:r>
      <w:r w:rsidR="00582196">
        <w:t>omplementariamente</w:t>
      </w:r>
      <w:r>
        <w:t xml:space="preserve">, el estudio </w:t>
      </w:r>
      <w:sdt>
        <w:sdtPr>
          <w:id w:val="-2145264007"/>
          <w:citation/>
        </w:sdtPr>
        <w:sdtContent>
          <w:r w:rsidR="006E2882">
            <w:fldChar w:fldCharType="begin"/>
          </w:r>
          <w:r w:rsidR="006E2882">
            <w:instrText xml:space="preserve"> CITATION Cor23 \l 3082 </w:instrText>
          </w:r>
          <w:r w:rsidR="006E2882">
            <w:fldChar w:fldCharType="separate"/>
          </w:r>
          <w:r w:rsidR="006E2882">
            <w:rPr>
              <w:noProof/>
            </w:rPr>
            <w:t>(Correa Loaiza, 2023)</w:t>
          </w:r>
          <w:r w:rsidR="006E2882">
            <w:fldChar w:fldCharType="end"/>
          </w:r>
        </w:sdtContent>
      </w:sdt>
      <w:r w:rsidR="00F85A8E">
        <w:t xml:space="preserve"> busca mejorar </w:t>
      </w:r>
      <w:r w:rsidR="009D0073">
        <w:t>la predicción de la demanda mediante modelos arima</w:t>
      </w:r>
      <w:r w:rsidR="00242AFB">
        <w:t xml:space="preserve">, redes neuronales y ramdon forest. Utiliza la métrica mae </w:t>
      </w:r>
      <w:r w:rsidR="004E6133">
        <w:t xml:space="preserve">para evaluar la precisión, optimizando la gestión de inventario </w:t>
      </w:r>
      <w:r w:rsidR="0016636A">
        <w:t>y asegurando que la metodología se ajuste a contextos complejos y cambiantes</w:t>
      </w:r>
      <w:r w:rsidR="00FE1B7E">
        <w:t>.</w:t>
      </w:r>
      <w:r w:rsidR="00C54796">
        <w:t xml:space="preserve"> El cual es relevante para el proyecto planteado ya que aplica </w:t>
      </w:r>
      <w:r w:rsidR="0013558F">
        <w:t>un enfoque estructurado</w:t>
      </w:r>
      <w:r w:rsidR="002145BA">
        <w:t xml:space="preserve"> en modelos para predecir la demanda, lo cual puede aplicarse </w:t>
      </w:r>
      <w:r w:rsidR="00B10E3D">
        <w:t>al cumplimiento de entrega por parte de proveedores.</w:t>
      </w:r>
    </w:p>
    <w:p w14:paraId="4207074C" w14:textId="77777777" w:rsidR="009D3FC2" w:rsidRPr="009D3FC2" w:rsidRDefault="009D3FC2" w:rsidP="009D3FC2">
      <w:pPr>
        <w:pStyle w:val="Textoindependiente"/>
        <w:spacing w:line="276" w:lineRule="auto"/>
        <w:ind w:left="720" w:right="128"/>
        <w:jc w:val="both"/>
        <w:rPr>
          <w:color w:val="000000" w:themeColor="text1"/>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B3969" w:rsidRDefault="00103800" w:rsidP="00103800">
      <w:pPr>
        <w:pStyle w:val="Bibliografa"/>
        <w:jc w:val="both"/>
        <w:rPr>
          <w:lang w:val="en-US"/>
        </w:rPr>
      </w:pPr>
      <w:r>
        <w:fldChar w:fldCharType="begin"/>
      </w:r>
      <w:r w:rsidRPr="001B3969">
        <w:rPr>
          <w:lang w:val="en-US"/>
        </w:rPr>
        <w:instrText xml:space="preserve"> ADDIN ZOTERO_BIBL {"uncited":[],"omitted":[],"custom":[]} CSL_BIBLIOGRAPHY </w:instrText>
      </w:r>
      <w:r>
        <w:fldChar w:fldCharType="separate"/>
      </w:r>
      <w:r w:rsidRPr="001B3969">
        <w:rPr>
          <w:lang w:val="en-US"/>
        </w:rPr>
        <w:t>[1]</w:t>
      </w:r>
      <w:r w:rsidRPr="001B3969">
        <w:rPr>
          <w:lang w:val="en-US"/>
        </w:rPr>
        <w:tab/>
        <w:t xml:space="preserve">A. G. Banerjee, W. Yund, D. Yang, P. Koudal, J. Carbone, y J. Salvo, “A Hybrid Statistical Method for Accurate Prediction of Supplier Delivery Times of Aircraft Engine Parts”, en </w:t>
      </w:r>
      <w:r w:rsidRPr="001B3969">
        <w:rPr>
          <w:i/>
          <w:iCs/>
          <w:lang w:val="en-US"/>
        </w:rPr>
        <w:t>Volume 1B: 35th Computers and Information in Engineering Conference</w:t>
      </w:r>
      <w:r w:rsidRPr="001B3969">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F. Steinberg, P. Burggräf, J. Wagner, B. Heinbach, T. Saßmannshausen, y A. Brintrup, “A novel machine learning model for predicting late supplier deliveries of low-volume-high-</w:t>
      </w:r>
      <w:r w:rsidRPr="001F62DD">
        <w:rPr>
          <w:lang w:val="en-US"/>
        </w:rPr>
        <w:lastRenderedPageBreak/>
        <w:t xml:space="preserve">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soluciones tecnologico-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32A2E"/>
    <w:rsid w:val="00034E1A"/>
    <w:rsid w:val="00047347"/>
    <w:rsid w:val="000477B1"/>
    <w:rsid w:val="0005010C"/>
    <w:rsid w:val="000561CF"/>
    <w:rsid w:val="00061665"/>
    <w:rsid w:val="00062EAE"/>
    <w:rsid w:val="0006722A"/>
    <w:rsid w:val="00071992"/>
    <w:rsid w:val="00077ED6"/>
    <w:rsid w:val="00080FE9"/>
    <w:rsid w:val="000815EE"/>
    <w:rsid w:val="0008360F"/>
    <w:rsid w:val="0008372F"/>
    <w:rsid w:val="000875C4"/>
    <w:rsid w:val="0009120C"/>
    <w:rsid w:val="00095CD0"/>
    <w:rsid w:val="000A279A"/>
    <w:rsid w:val="000A51FE"/>
    <w:rsid w:val="000A604F"/>
    <w:rsid w:val="000A664E"/>
    <w:rsid w:val="000B199D"/>
    <w:rsid w:val="000B4BDF"/>
    <w:rsid w:val="000C74F1"/>
    <w:rsid w:val="000E1C11"/>
    <w:rsid w:val="000E4725"/>
    <w:rsid w:val="000E4898"/>
    <w:rsid w:val="000E5728"/>
    <w:rsid w:val="000E59D5"/>
    <w:rsid w:val="000F0195"/>
    <w:rsid w:val="000F2CB6"/>
    <w:rsid w:val="000F3A29"/>
    <w:rsid w:val="00103190"/>
    <w:rsid w:val="00103800"/>
    <w:rsid w:val="00114103"/>
    <w:rsid w:val="00115F1F"/>
    <w:rsid w:val="00121525"/>
    <w:rsid w:val="001222E4"/>
    <w:rsid w:val="0012720A"/>
    <w:rsid w:val="0013558F"/>
    <w:rsid w:val="00141A0A"/>
    <w:rsid w:val="001503D5"/>
    <w:rsid w:val="0016350F"/>
    <w:rsid w:val="00166130"/>
    <w:rsid w:val="0016636A"/>
    <w:rsid w:val="001667F2"/>
    <w:rsid w:val="00170731"/>
    <w:rsid w:val="0017317F"/>
    <w:rsid w:val="0017636F"/>
    <w:rsid w:val="00183C5D"/>
    <w:rsid w:val="00186C12"/>
    <w:rsid w:val="001A7074"/>
    <w:rsid w:val="001B3969"/>
    <w:rsid w:val="001C327F"/>
    <w:rsid w:val="001D5B3E"/>
    <w:rsid w:val="001D5E52"/>
    <w:rsid w:val="001D6ECA"/>
    <w:rsid w:val="001F62DD"/>
    <w:rsid w:val="00211A01"/>
    <w:rsid w:val="00211C2A"/>
    <w:rsid w:val="002122F5"/>
    <w:rsid w:val="002145BA"/>
    <w:rsid w:val="0022358D"/>
    <w:rsid w:val="00235E50"/>
    <w:rsid w:val="00237001"/>
    <w:rsid w:val="00242AFB"/>
    <w:rsid w:val="00242C37"/>
    <w:rsid w:val="00251A0B"/>
    <w:rsid w:val="0025304F"/>
    <w:rsid w:val="002606F7"/>
    <w:rsid w:val="00261458"/>
    <w:rsid w:val="00267FA4"/>
    <w:rsid w:val="00274475"/>
    <w:rsid w:val="0027563D"/>
    <w:rsid w:val="00276905"/>
    <w:rsid w:val="0029627C"/>
    <w:rsid w:val="002A6B2B"/>
    <w:rsid w:val="002A7D65"/>
    <w:rsid w:val="002B6FC4"/>
    <w:rsid w:val="002C37C5"/>
    <w:rsid w:val="002C5235"/>
    <w:rsid w:val="002C5845"/>
    <w:rsid w:val="002D4741"/>
    <w:rsid w:val="002D73E3"/>
    <w:rsid w:val="002E0678"/>
    <w:rsid w:val="002E28D8"/>
    <w:rsid w:val="002E3007"/>
    <w:rsid w:val="002E78C8"/>
    <w:rsid w:val="00303C4B"/>
    <w:rsid w:val="00304293"/>
    <w:rsid w:val="00305488"/>
    <w:rsid w:val="00314229"/>
    <w:rsid w:val="0032328A"/>
    <w:rsid w:val="00332C88"/>
    <w:rsid w:val="0033427A"/>
    <w:rsid w:val="00335F32"/>
    <w:rsid w:val="00350C03"/>
    <w:rsid w:val="00352837"/>
    <w:rsid w:val="00352A49"/>
    <w:rsid w:val="00357992"/>
    <w:rsid w:val="0036105C"/>
    <w:rsid w:val="003630B7"/>
    <w:rsid w:val="0036650E"/>
    <w:rsid w:val="0037529D"/>
    <w:rsid w:val="00380F88"/>
    <w:rsid w:val="0038284F"/>
    <w:rsid w:val="003844CD"/>
    <w:rsid w:val="0038516C"/>
    <w:rsid w:val="00394594"/>
    <w:rsid w:val="003A2119"/>
    <w:rsid w:val="003A32F1"/>
    <w:rsid w:val="003C5EB9"/>
    <w:rsid w:val="003C6929"/>
    <w:rsid w:val="003C6B32"/>
    <w:rsid w:val="003D0729"/>
    <w:rsid w:val="003D58E5"/>
    <w:rsid w:val="003F259E"/>
    <w:rsid w:val="003F318C"/>
    <w:rsid w:val="00400590"/>
    <w:rsid w:val="00400BA3"/>
    <w:rsid w:val="00403688"/>
    <w:rsid w:val="004173AD"/>
    <w:rsid w:val="00420113"/>
    <w:rsid w:val="004336BA"/>
    <w:rsid w:val="00433996"/>
    <w:rsid w:val="00440921"/>
    <w:rsid w:val="00443E3A"/>
    <w:rsid w:val="0044535B"/>
    <w:rsid w:val="00447FBC"/>
    <w:rsid w:val="00454CB3"/>
    <w:rsid w:val="00461F7B"/>
    <w:rsid w:val="00463DE6"/>
    <w:rsid w:val="004654F6"/>
    <w:rsid w:val="004660C6"/>
    <w:rsid w:val="004738D2"/>
    <w:rsid w:val="00475201"/>
    <w:rsid w:val="00475AEC"/>
    <w:rsid w:val="00481337"/>
    <w:rsid w:val="004827A7"/>
    <w:rsid w:val="00490DE7"/>
    <w:rsid w:val="004A1D05"/>
    <w:rsid w:val="004A3598"/>
    <w:rsid w:val="004B2BD4"/>
    <w:rsid w:val="004B5344"/>
    <w:rsid w:val="004C33AD"/>
    <w:rsid w:val="004D6487"/>
    <w:rsid w:val="004E6133"/>
    <w:rsid w:val="004F1EA0"/>
    <w:rsid w:val="004F31D3"/>
    <w:rsid w:val="004F3B44"/>
    <w:rsid w:val="004F5DB3"/>
    <w:rsid w:val="004F7E16"/>
    <w:rsid w:val="005014BA"/>
    <w:rsid w:val="00503A87"/>
    <w:rsid w:val="005138EF"/>
    <w:rsid w:val="00514783"/>
    <w:rsid w:val="005471C0"/>
    <w:rsid w:val="00560020"/>
    <w:rsid w:val="00576658"/>
    <w:rsid w:val="00580B11"/>
    <w:rsid w:val="00582196"/>
    <w:rsid w:val="00583580"/>
    <w:rsid w:val="00586225"/>
    <w:rsid w:val="005A14EB"/>
    <w:rsid w:val="005A1EC4"/>
    <w:rsid w:val="005A2B72"/>
    <w:rsid w:val="005B52C2"/>
    <w:rsid w:val="005B6FE8"/>
    <w:rsid w:val="005C72A2"/>
    <w:rsid w:val="005D36DB"/>
    <w:rsid w:val="005E20CE"/>
    <w:rsid w:val="005E34F0"/>
    <w:rsid w:val="005E790E"/>
    <w:rsid w:val="005F33A3"/>
    <w:rsid w:val="005F3EA8"/>
    <w:rsid w:val="0060255E"/>
    <w:rsid w:val="0061210B"/>
    <w:rsid w:val="00613AA5"/>
    <w:rsid w:val="006234E9"/>
    <w:rsid w:val="00642956"/>
    <w:rsid w:val="006625FF"/>
    <w:rsid w:val="00664460"/>
    <w:rsid w:val="00665D43"/>
    <w:rsid w:val="0067294F"/>
    <w:rsid w:val="00676145"/>
    <w:rsid w:val="006849F6"/>
    <w:rsid w:val="00692621"/>
    <w:rsid w:val="00694BD1"/>
    <w:rsid w:val="00695D76"/>
    <w:rsid w:val="006C0AF5"/>
    <w:rsid w:val="006C1917"/>
    <w:rsid w:val="006C32DC"/>
    <w:rsid w:val="006D1020"/>
    <w:rsid w:val="006D6597"/>
    <w:rsid w:val="006D7A2B"/>
    <w:rsid w:val="006E09CD"/>
    <w:rsid w:val="006E2882"/>
    <w:rsid w:val="006E3F8F"/>
    <w:rsid w:val="006E6963"/>
    <w:rsid w:val="006F34C7"/>
    <w:rsid w:val="006F44C6"/>
    <w:rsid w:val="00700332"/>
    <w:rsid w:val="00700E22"/>
    <w:rsid w:val="00705F5C"/>
    <w:rsid w:val="00713325"/>
    <w:rsid w:val="007157B2"/>
    <w:rsid w:val="00717FFC"/>
    <w:rsid w:val="007268D1"/>
    <w:rsid w:val="00731EE7"/>
    <w:rsid w:val="00731FD9"/>
    <w:rsid w:val="00732DE6"/>
    <w:rsid w:val="007331BB"/>
    <w:rsid w:val="00737E1D"/>
    <w:rsid w:val="0074543D"/>
    <w:rsid w:val="0075356E"/>
    <w:rsid w:val="00753C4F"/>
    <w:rsid w:val="00757081"/>
    <w:rsid w:val="00761DC4"/>
    <w:rsid w:val="00763001"/>
    <w:rsid w:val="00763374"/>
    <w:rsid w:val="007635DF"/>
    <w:rsid w:val="00764807"/>
    <w:rsid w:val="00770694"/>
    <w:rsid w:val="00774546"/>
    <w:rsid w:val="007765A2"/>
    <w:rsid w:val="0078151A"/>
    <w:rsid w:val="00783D94"/>
    <w:rsid w:val="00787771"/>
    <w:rsid w:val="007918E2"/>
    <w:rsid w:val="00794055"/>
    <w:rsid w:val="007A6796"/>
    <w:rsid w:val="007A7200"/>
    <w:rsid w:val="007B2335"/>
    <w:rsid w:val="007B33D7"/>
    <w:rsid w:val="007C4407"/>
    <w:rsid w:val="007D309D"/>
    <w:rsid w:val="007E103B"/>
    <w:rsid w:val="007F403E"/>
    <w:rsid w:val="007F7185"/>
    <w:rsid w:val="008036A7"/>
    <w:rsid w:val="00803F7A"/>
    <w:rsid w:val="00822A36"/>
    <w:rsid w:val="00830DAF"/>
    <w:rsid w:val="008312FA"/>
    <w:rsid w:val="00831AE3"/>
    <w:rsid w:val="0083385F"/>
    <w:rsid w:val="00835C3E"/>
    <w:rsid w:val="00845AAD"/>
    <w:rsid w:val="0084661F"/>
    <w:rsid w:val="00852588"/>
    <w:rsid w:val="00854CA0"/>
    <w:rsid w:val="00862867"/>
    <w:rsid w:val="00865696"/>
    <w:rsid w:val="008668EF"/>
    <w:rsid w:val="00867453"/>
    <w:rsid w:val="00876528"/>
    <w:rsid w:val="00892066"/>
    <w:rsid w:val="0089318F"/>
    <w:rsid w:val="00896645"/>
    <w:rsid w:val="008C3118"/>
    <w:rsid w:val="008C411F"/>
    <w:rsid w:val="008D19D3"/>
    <w:rsid w:val="008D7B09"/>
    <w:rsid w:val="008F2919"/>
    <w:rsid w:val="008F5746"/>
    <w:rsid w:val="008F7291"/>
    <w:rsid w:val="0091417C"/>
    <w:rsid w:val="0091718D"/>
    <w:rsid w:val="009231BF"/>
    <w:rsid w:val="0092594D"/>
    <w:rsid w:val="00941E47"/>
    <w:rsid w:val="009503AF"/>
    <w:rsid w:val="00953919"/>
    <w:rsid w:val="00955858"/>
    <w:rsid w:val="00955A57"/>
    <w:rsid w:val="00955C29"/>
    <w:rsid w:val="00957721"/>
    <w:rsid w:val="00960CFD"/>
    <w:rsid w:val="00962FB0"/>
    <w:rsid w:val="00971E82"/>
    <w:rsid w:val="00975105"/>
    <w:rsid w:val="00975BE9"/>
    <w:rsid w:val="0097763B"/>
    <w:rsid w:val="009778D8"/>
    <w:rsid w:val="00985958"/>
    <w:rsid w:val="00991086"/>
    <w:rsid w:val="00997B3D"/>
    <w:rsid w:val="009A6EDD"/>
    <w:rsid w:val="009B091E"/>
    <w:rsid w:val="009B2D80"/>
    <w:rsid w:val="009C09CC"/>
    <w:rsid w:val="009C4D7A"/>
    <w:rsid w:val="009C580D"/>
    <w:rsid w:val="009D0073"/>
    <w:rsid w:val="009D3FC2"/>
    <w:rsid w:val="009E1FEC"/>
    <w:rsid w:val="009E5215"/>
    <w:rsid w:val="009F7EBD"/>
    <w:rsid w:val="00A15C6C"/>
    <w:rsid w:val="00A3157A"/>
    <w:rsid w:val="00A4738B"/>
    <w:rsid w:val="00A50309"/>
    <w:rsid w:val="00A545FD"/>
    <w:rsid w:val="00A57804"/>
    <w:rsid w:val="00A63D5B"/>
    <w:rsid w:val="00A72AB8"/>
    <w:rsid w:val="00A82692"/>
    <w:rsid w:val="00A91ACF"/>
    <w:rsid w:val="00A9273C"/>
    <w:rsid w:val="00A946E4"/>
    <w:rsid w:val="00A9533A"/>
    <w:rsid w:val="00A953D0"/>
    <w:rsid w:val="00A97734"/>
    <w:rsid w:val="00AA05AE"/>
    <w:rsid w:val="00AB0BAD"/>
    <w:rsid w:val="00AB1ACC"/>
    <w:rsid w:val="00AB5FE1"/>
    <w:rsid w:val="00AB7D9B"/>
    <w:rsid w:val="00AC4737"/>
    <w:rsid w:val="00AC6D41"/>
    <w:rsid w:val="00AD4DBC"/>
    <w:rsid w:val="00B10E3D"/>
    <w:rsid w:val="00B166B6"/>
    <w:rsid w:val="00B3152F"/>
    <w:rsid w:val="00B350E5"/>
    <w:rsid w:val="00B4048E"/>
    <w:rsid w:val="00B45A95"/>
    <w:rsid w:val="00B51A52"/>
    <w:rsid w:val="00B530B0"/>
    <w:rsid w:val="00B60D99"/>
    <w:rsid w:val="00B6484E"/>
    <w:rsid w:val="00B7696A"/>
    <w:rsid w:val="00B77F4E"/>
    <w:rsid w:val="00B8617C"/>
    <w:rsid w:val="00B918E4"/>
    <w:rsid w:val="00B94FD8"/>
    <w:rsid w:val="00B9721B"/>
    <w:rsid w:val="00B972A6"/>
    <w:rsid w:val="00BA528A"/>
    <w:rsid w:val="00BA70BE"/>
    <w:rsid w:val="00BB14C5"/>
    <w:rsid w:val="00BC7A0D"/>
    <w:rsid w:val="00BE3855"/>
    <w:rsid w:val="00BF4B7C"/>
    <w:rsid w:val="00C03126"/>
    <w:rsid w:val="00C0346C"/>
    <w:rsid w:val="00C040E9"/>
    <w:rsid w:val="00C10167"/>
    <w:rsid w:val="00C13747"/>
    <w:rsid w:val="00C206F7"/>
    <w:rsid w:val="00C225CE"/>
    <w:rsid w:val="00C3532A"/>
    <w:rsid w:val="00C42222"/>
    <w:rsid w:val="00C4251C"/>
    <w:rsid w:val="00C4542B"/>
    <w:rsid w:val="00C52E6B"/>
    <w:rsid w:val="00C53E87"/>
    <w:rsid w:val="00C54796"/>
    <w:rsid w:val="00C56560"/>
    <w:rsid w:val="00C56DCB"/>
    <w:rsid w:val="00C74F11"/>
    <w:rsid w:val="00C7590B"/>
    <w:rsid w:val="00C82FCA"/>
    <w:rsid w:val="00C92728"/>
    <w:rsid w:val="00C970F5"/>
    <w:rsid w:val="00CC56CA"/>
    <w:rsid w:val="00CC7340"/>
    <w:rsid w:val="00CD34FD"/>
    <w:rsid w:val="00CE1087"/>
    <w:rsid w:val="00CE4BAD"/>
    <w:rsid w:val="00CF5AD1"/>
    <w:rsid w:val="00D12B8C"/>
    <w:rsid w:val="00D24314"/>
    <w:rsid w:val="00D2519A"/>
    <w:rsid w:val="00D26CC1"/>
    <w:rsid w:val="00D27695"/>
    <w:rsid w:val="00D30586"/>
    <w:rsid w:val="00D3470C"/>
    <w:rsid w:val="00D368BB"/>
    <w:rsid w:val="00D405CD"/>
    <w:rsid w:val="00D538FA"/>
    <w:rsid w:val="00D53D02"/>
    <w:rsid w:val="00D5686B"/>
    <w:rsid w:val="00D60AD1"/>
    <w:rsid w:val="00D61898"/>
    <w:rsid w:val="00D62EEF"/>
    <w:rsid w:val="00D65812"/>
    <w:rsid w:val="00D666B2"/>
    <w:rsid w:val="00D7459D"/>
    <w:rsid w:val="00D762E4"/>
    <w:rsid w:val="00D83B38"/>
    <w:rsid w:val="00D85059"/>
    <w:rsid w:val="00D86DAD"/>
    <w:rsid w:val="00D93941"/>
    <w:rsid w:val="00D95BB4"/>
    <w:rsid w:val="00DA352D"/>
    <w:rsid w:val="00DA52A6"/>
    <w:rsid w:val="00DB1B88"/>
    <w:rsid w:val="00DB5D5F"/>
    <w:rsid w:val="00DB6990"/>
    <w:rsid w:val="00DC0F66"/>
    <w:rsid w:val="00DD0B0E"/>
    <w:rsid w:val="00DD670D"/>
    <w:rsid w:val="00DF6E37"/>
    <w:rsid w:val="00E00E2C"/>
    <w:rsid w:val="00E0639E"/>
    <w:rsid w:val="00E066C9"/>
    <w:rsid w:val="00E240A2"/>
    <w:rsid w:val="00E30541"/>
    <w:rsid w:val="00E335EF"/>
    <w:rsid w:val="00E353E6"/>
    <w:rsid w:val="00E36C4D"/>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6629"/>
    <w:rsid w:val="00EC09AD"/>
    <w:rsid w:val="00EC6008"/>
    <w:rsid w:val="00EC776D"/>
    <w:rsid w:val="00ED2333"/>
    <w:rsid w:val="00EE4EDE"/>
    <w:rsid w:val="00EE4F3D"/>
    <w:rsid w:val="00EE5D00"/>
    <w:rsid w:val="00EE5E99"/>
    <w:rsid w:val="00EF2667"/>
    <w:rsid w:val="00EF4FB2"/>
    <w:rsid w:val="00EF61AF"/>
    <w:rsid w:val="00F01C26"/>
    <w:rsid w:val="00F0276A"/>
    <w:rsid w:val="00F02C8C"/>
    <w:rsid w:val="00F12DE3"/>
    <w:rsid w:val="00F15A4E"/>
    <w:rsid w:val="00F15FA4"/>
    <w:rsid w:val="00F1624C"/>
    <w:rsid w:val="00F24008"/>
    <w:rsid w:val="00F44F53"/>
    <w:rsid w:val="00F47F36"/>
    <w:rsid w:val="00F52254"/>
    <w:rsid w:val="00F552D9"/>
    <w:rsid w:val="00F60B24"/>
    <w:rsid w:val="00F81C99"/>
    <w:rsid w:val="00F84A6B"/>
    <w:rsid w:val="00F85A8E"/>
    <w:rsid w:val="00FA0176"/>
    <w:rsid w:val="00FA0505"/>
    <w:rsid w:val="00FA1B1A"/>
    <w:rsid w:val="00FB3950"/>
    <w:rsid w:val="00FC579F"/>
    <w:rsid w:val="00FC5C0C"/>
    <w:rsid w:val="00FD5CAA"/>
    <w:rsid w:val="00FE10A8"/>
    <w:rsid w:val="00FE1B7E"/>
    <w:rsid w:val="00FE29DF"/>
    <w:rsid w:val="00FE5667"/>
    <w:rsid w:val="00FE652D"/>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433404444">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496144635">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 w:id="21142779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
    <b:Tag>Has09</b:Tag>
    <b:SourceType>InternetSite</b:SourceType>
    <b:Guid>{CEFA851E-1709-4194-B578-DF7DDD11DF6E}</b:Guid>
    <b:Title>www.sas.upenn.edu</b:Title>
    <b:Year>2009</b:Year>
    <b:URL>https://www.sas.upenn.edu/~fdiebold/NoHesitations/BookAdvanced.pdf</b:URL>
    <b:Author>
      <b:Author>
        <b:NameList>
          <b:Person>
            <b:Last>Hastie</b:Last>
            <b:First>Trevor</b:First>
          </b:Person>
          <b:Person>
            <b:Last>Tibshirani</b:Last>
            <b:First>Robert</b:First>
          </b:Person>
          <b:Person>
            <b:Last>Friedman</b:Last>
            <b:First>Jerome</b:First>
          </b:Person>
        </b:NameList>
      </b:Author>
    </b:Author>
    <b:RefOrder>5</b:RefOrder>
  </b:Source>
  <b:Source>
    <b:Tag>Mon22</b:Tag>
    <b:SourceType>InternetSite</b:SourceType>
    <b:Guid>{8EDD6AFA-60D2-45B6-9BA7-FC77C7DA5A93}</b:Guid>
    <b:Title>bibliotecadigital.udea.edu.co</b:Title>
    <b:Year>2022</b:Year>
    <b:URL>https://bibliotecadigital.udea.edu.co/bitstream/10495/29127/1/MontoyaGustavo_2022_PrediccionPedidosFarmaceuticos.pdf</b:URL>
    <b:Author>
      <b:Author>
        <b:NameList>
          <b:Person>
            <b:Last>Montoya Escobar</b:Last>
            <b:First>Gustavo Adolfo</b:First>
          </b:Person>
        </b:NameList>
      </b:Author>
    </b:Author>
    <b:RefOrder>6</b:RefOrder>
  </b:Source>
  <b:Source>
    <b:Tag>Cor23</b:Tag>
    <b:SourceType>InternetSite</b:SourceType>
    <b:Guid>{F1C7E3C8-18E4-473A-894E-BC2120F8CD96}</b:Guid>
    <b:Title>bibliotecadigital.udea.edu.co</b:Title>
    <b:Year>2023</b:Year>
    <b:URL>https://bibliotecadigital.udea.edu.co/bitstream/10495/35745/3/CorreaAlejandro_2023_ModelosPrediccionDemanda.pdf</b:URL>
    <b:Author>
      <b:Author>
        <b:NameList>
          <b:Person>
            <b:Last>Correa Loaiza</b:Last>
            <b:First>Alejandro </b:First>
          </b:Person>
        </b:NameList>
      </b:Author>
    </b:Author>
    <b:RefOrder>7</b:RefOrder>
  </b:Source>
</b:Sources>
</file>

<file path=customXml/itemProps1.xml><?xml version="1.0" encoding="utf-8"?>
<ds:datastoreItem xmlns:ds="http://schemas.openxmlformats.org/officeDocument/2006/customXml" ds:itemID="{662A0241-74B1-4648-9BDD-8A0B0D8F0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7</Pages>
  <Words>2795</Words>
  <Characters>15376</Characters>
  <Application>Microsoft Office Word</Application>
  <DocSecurity>0</DocSecurity>
  <Lines>128</Lines>
  <Paragraphs>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8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Andres Esteban Fonseca Galviz</cp:lastModifiedBy>
  <cp:revision>98</cp:revision>
  <dcterms:created xsi:type="dcterms:W3CDTF">2024-10-10T02:29:00Z</dcterms:created>
  <dcterms:modified xsi:type="dcterms:W3CDTF">2024-10-10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